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957AB" w:rsidRDefault="00BC55FF">
      <w:proofErr w:type="spellStart"/>
      <w:r>
        <w:t>Refreences</w:t>
      </w:r>
      <w:proofErr w:type="spellEnd"/>
    </w:p>
    <w:p w:rsidR="00BC55FF" w:rsidRDefault="00BC55FF">
      <w:r>
        <w:t>Rapley</w:t>
      </w:r>
      <w:r>
        <w:fldChar w:fldCharType="begin">
          <w:fldData xml:space="preserve">PEVuZE5vdGU+PENpdGU+PEF1dGhvcj5SYXBsZXk8L0F1dGhvcj48WWVhcj4yMDA0PC9ZZWFyPjxS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</w:fldData>
        </w:fldChar>
      </w:r>
      <w:r w:rsidR="00D4743B">
        <w:instrText xml:space="preserve"> ADDIN EN.CITE </w:instrText>
      </w:r>
      <w:r w:rsidR="00D4743B">
        <w:fldChar w:fldCharType="begin">
          <w:fldData xml:space="preserve">PEVuZE5vdGU+PENpdGU+PEF1dGhvcj5SYXBsZXk8L0F1dGhvcj48WWVhcj4yMDA0PC9ZZWFyPjxS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</w:fldData>
        </w:fldChar>
      </w:r>
      <w:r w:rsidR="00D4743B">
        <w:instrText xml:space="preserve"> ADDIN EN.CITE.DATA </w:instrText>
      </w:r>
      <w:r w:rsidR="00D4743B">
        <w:fldChar w:fldCharType="end"/>
      </w:r>
      <w:r>
        <w:fldChar w:fldCharType="separate"/>
      </w:r>
      <w:r w:rsidR="00D4743B">
        <w:rPr>
          <w:noProof/>
        </w:rPr>
        <w:t>(</w:t>
      </w:r>
      <w:hyperlink w:anchor="_ENREF_17" w:tooltip="Rapley, 2004 #657" w:history="1">
        <w:r w:rsidR="00D4743B">
          <w:rPr>
            <w:noProof/>
          </w:rPr>
          <w:t>Rapley, 2004</w:t>
        </w:r>
      </w:hyperlink>
      <w:r w:rsidR="00D4743B">
        <w:rPr>
          <w:noProof/>
        </w:rPr>
        <w:t xml:space="preserve">; </w:t>
      </w:r>
      <w:hyperlink w:anchor="_ENREF_21" w:tooltip="United Nations, 2007 #1211" w:history="1">
        <w:r w:rsidR="00D4743B">
          <w:rPr>
            <w:noProof/>
          </w:rPr>
          <w:t>United Nations, 2007</w:t>
        </w:r>
      </w:hyperlink>
      <w:r w:rsidR="00D4743B">
        <w:rPr>
          <w:noProof/>
        </w:rPr>
        <w:t xml:space="preserve">; </w:t>
      </w:r>
      <w:hyperlink w:anchor="_ENREF_23" w:tooltip="Williams, 2011 #852" w:history="1">
        <w:r w:rsidR="00D4743B">
          <w:rPr>
            <w:noProof/>
          </w:rPr>
          <w:t>Williams, 2011</w:t>
        </w:r>
      </w:hyperlink>
      <w:r w:rsidR="00D4743B">
        <w:rPr>
          <w:noProof/>
        </w:rPr>
        <w:t xml:space="preserve">; </w:t>
      </w:r>
      <w:hyperlink w:anchor="_ENREF_10" w:tooltip="Hummert, 1996 #1015" w:history="1">
        <w:r w:rsidR="00D4743B">
          <w:rPr>
            <w:noProof/>
          </w:rPr>
          <w:t>Hummert and Ryan, 1996</w:t>
        </w:r>
      </w:hyperlink>
      <w:r w:rsidR="00D4743B">
        <w:rPr>
          <w:noProof/>
        </w:rPr>
        <w:t xml:space="preserve">; </w:t>
      </w:r>
      <w:hyperlink w:anchor="_ENREF_3" w:tooltip="Armstrong, 2003 #32" w:history="1">
        <w:r w:rsidR="00D4743B">
          <w:rPr>
            <w:noProof/>
          </w:rPr>
          <w:t>Armstrong and McKechnie, 2003</w:t>
        </w:r>
      </w:hyperlink>
      <w:r w:rsidR="00D4743B">
        <w:rPr>
          <w:noProof/>
        </w:rPr>
        <w:t xml:space="preserve">; </w:t>
      </w:r>
      <w:hyperlink w:anchor="_ENREF_5" w:tooltip="Blackstone, 2007 #113" w:history="1">
        <w:r w:rsidR="00D4743B">
          <w:rPr>
            <w:noProof/>
          </w:rPr>
          <w:t>Blackstone, Williams and Wilkins, 2007</w:t>
        </w:r>
      </w:hyperlink>
      <w:r w:rsidR="00D4743B">
        <w:rPr>
          <w:noProof/>
        </w:rPr>
        <w:t xml:space="preserve">; </w:t>
      </w:r>
      <w:hyperlink w:anchor="_ENREF_18" w:tooltip="Rust, 2010 #994" w:history="1">
        <w:r w:rsidR="00D4743B">
          <w:rPr>
            <w:noProof/>
          </w:rPr>
          <w:t>Rust, Kwong See and Schwalfenberg, 2010</w:t>
        </w:r>
      </w:hyperlink>
      <w:r w:rsidR="00D4743B">
        <w:rPr>
          <w:noProof/>
        </w:rPr>
        <w:t xml:space="preserve">; </w:t>
      </w:r>
      <w:hyperlink w:anchor="_ENREF_19" w:tooltip="Sacks, 1974 #545" w:history="1">
        <w:r w:rsidR="00D4743B">
          <w:rPr>
            <w:noProof/>
          </w:rPr>
          <w:t>Sacks, Schegloff and Jefferson, 1974</w:t>
        </w:r>
      </w:hyperlink>
      <w:r w:rsidR="00D4743B">
        <w:rPr>
          <w:noProof/>
        </w:rPr>
        <w:t xml:space="preserve">; </w:t>
      </w:r>
      <w:hyperlink w:anchor="_ENREF_4" w:tooltip="Baron-Cohen, 1985 #1215" w:history="1">
        <w:r w:rsidR="00D4743B">
          <w:rPr>
            <w:noProof/>
          </w:rPr>
          <w:t>Baron-Cohen, Leslie and Frith, 1985</w:t>
        </w:r>
      </w:hyperlink>
      <w:r w:rsidR="00D4743B">
        <w:rPr>
          <w:noProof/>
        </w:rPr>
        <w:t xml:space="preserve">; </w:t>
      </w:r>
      <w:hyperlink w:anchor="_ENREF_9" w:tooltip="Giaouri, 2010 #1214" w:history="1">
        <w:r w:rsidR="00D4743B">
          <w:rPr>
            <w:noProof/>
          </w:rPr>
          <w:t>Giaouri, Alevriadou and Tsakiridou, 2010</w:t>
        </w:r>
      </w:hyperlink>
      <w:r w:rsidR="00D4743B">
        <w:rPr>
          <w:noProof/>
        </w:rPr>
        <w:t xml:space="preserve">; </w:t>
      </w:r>
      <w:hyperlink w:anchor="_ENREF_7" w:tooltip="Duchan, 1999 #431" w:history="1">
        <w:r w:rsidR="00D4743B">
          <w:rPr>
            <w:noProof/>
          </w:rPr>
          <w:t>Duchan, Maxwell and Korvarsky, 1999</w:t>
        </w:r>
      </w:hyperlink>
      <w:r w:rsidR="00D4743B">
        <w:rPr>
          <w:noProof/>
        </w:rPr>
        <w:t xml:space="preserve">; </w:t>
      </w:r>
      <w:hyperlink w:anchor="_ENREF_2" w:tooltip="Antaki, 2000 #1181" w:history="1">
        <w:r w:rsidR="00D4743B">
          <w:rPr>
            <w:noProof/>
          </w:rPr>
          <w:t>Antaki, Houtkoop-Steenstra and Rapley, 2000</w:t>
        </w:r>
      </w:hyperlink>
      <w:r w:rsidR="00D4743B">
        <w:rPr>
          <w:noProof/>
        </w:rPr>
        <w:t xml:space="preserve">; </w:t>
      </w:r>
      <w:hyperlink w:anchor="_ENREF_12" w:tooltip="Martin, 2005 #848" w:history="1">
        <w:r w:rsidR="00D4743B">
          <w:rPr>
            <w:noProof/>
          </w:rPr>
          <w:t>Martin and White, 2005</w:t>
        </w:r>
      </w:hyperlink>
      <w:r w:rsidR="00D4743B">
        <w:rPr>
          <w:noProof/>
        </w:rPr>
        <w:t xml:space="preserve">; </w:t>
      </w:r>
      <w:hyperlink w:anchor="_ENREF_8" w:tooltip="Eggins, 1997 #207" w:history="1">
        <w:r w:rsidR="00D4743B">
          <w:rPr>
            <w:noProof/>
          </w:rPr>
          <w:t>Eggins and Slade, 1997</w:t>
        </w:r>
      </w:hyperlink>
      <w:r w:rsidR="00D4743B">
        <w:rPr>
          <w:noProof/>
        </w:rPr>
        <w:t xml:space="preserve">; </w:t>
      </w:r>
      <w:hyperlink w:anchor="_ENREF_22" w:tooltip="Wilkinson, 2011 #862" w:history="1">
        <w:r w:rsidR="00D4743B">
          <w:rPr>
            <w:noProof/>
          </w:rPr>
          <w:t>Wilkinson, 2011</w:t>
        </w:r>
      </w:hyperlink>
      <w:r w:rsidR="00D4743B">
        <w:rPr>
          <w:noProof/>
        </w:rPr>
        <w:t xml:space="preserve">; </w:t>
      </w:r>
      <w:hyperlink w:anchor="_ENREF_20" w:tooltip="Thurman, 2011 #1112" w:history="1">
        <w:r w:rsidR="00D4743B">
          <w:rPr>
            <w:noProof/>
          </w:rPr>
          <w:t>Thurman, 2011</w:t>
        </w:r>
      </w:hyperlink>
      <w:r w:rsidR="00D4743B">
        <w:rPr>
          <w:noProof/>
        </w:rPr>
        <w:t xml:space="preserve">; </w:t>
      </w:r>
      <w:hyperlink w:anchor="_ENREF_13" w:tooltip="Mondada, 2006 #913" w:history="1">
        <w:r w:rsidR="00D4743B">
          <w:rPr>
            <w:noProof/>
          </w:rPr>
          <w:t>Mondada, 2006</w:t>
        </w:r>
      </w:hyperlink>
      <w:r w:rsidR="00D4743B">
        <w:rPr>
          <w:noProof/>
        </w:rPr>
        <w:t xml:space="preserve">; </w:t>
      </w:r>
      <w:hyperlink w:anchor="_ENREF_11" w:tooltip="Jones, 2002 #110" w:history="1">
        <w:r w:rsidR="00D4743B">
          <w:rPr>
            <w:noProof/>
          </w:rPr>
          <w:t>Jones, Pring and Grove, 2002</w:t>
        </w:r>
      </w:hyperlink>
      <w:r w:rsidR="00D4743B">
        <w:rPr>
          <w:noProof/>
        </w:rPr>
        <w:t xml:space="preserve">; </w:t>
      </w:r>
      <w:hyperlink w:anchor="_ENREF_1" w:tooltip="Aldridge, 2007 #619" w:history="1">
        <w:r w:rsidR="00D4743B">
          <w:rPr>
            <w:noProof/>
          </w:rPr>
          <w:t>Aldridge, 2007</w:t>
        </w:r>
      </w:hyperlink>
      <w:r w:rsidR="00D4743B">
        <w:rPr>
          <w:noProof/>
        </w:rPr>
        <w:t xml:space="preserve">; </w:t>
      </w:r>
      <w:hyperlink w:anchor="_ENREF_14" w:tooltip="Murphy, 2006 #122" w:history="1">
        <w:r w:rsidR="00D4743B">
          <w:rPr>
            <w:noProof/>
          </w:rPr>
          <w:t>Murphy, 2006</w:t>
        </w:r>
      </w:hyperlink>
      <w:r w:rsidR="00D4743B">
        <w:rPr>
          <w:noProof/>
        </w:rPr>
        <w:t xml:space="preserve">; </w:t>
      </w:r>
      <w:hyperlink w:anchor="_ENREF_16" w:tooltip="Prior, 2011 #1008" w:history="1">
        <w:r w:rsidR="00D4743B">
          <w:rPr>
            <w:noProof/>
          </w:rPr>
          <w:t>Prior, Black, Waller and Kroll, 2011</w:t>
        </w:r>
      </w:hyperlink>
      <w:r w:rsidR="00D4743B">
        <w:rPr>
          <w:noProof/>
        </w:rPr>
        <w:t xml:space="preserve">; </w:t>
      </w:r>
      <w:hyperlink w:anchor="_ENREF_15" w:tooltip="Owens, 2006 #651" w:history="1">
        <w:r w:rsidR="00D4743B">
          <w:rPr>
            <w:noProof/>
          </w:rPr>
          <w:t>Owens, 2006</w:t>
        </w:r>
      </w:hyperlink>
      <w:r w:rsidR="00D4743B">
        <w:rPr>
          <w:noProof/>
        </w:rPr>
        <w:t xml:space="preserve">; </w:t>
      </w:r>
      <w:hyperlink w:anchor="_ENREF_6" w:tooltip="Clifford, 2011 #1210" w:history="1">
        <w:r w:rsidR="00D4743B">
          <w:rPr>
            <w:noProof/>
          </w:rPr>
          <w:t>Clifford, 2011</w:t>
        </w:r>
      </w:hyperlink>
      <w:r w:rsidR="00D4743B">
        <w:rPr>
          <w:noProof/>
        </w:rPr>
        <w:t>)</w:t>
      </w:r>
      <w:r>
        <w:fldChar w:fldCharType="end"/>
      </w:r>
    </w:p>
    <w:p w:rsidR="00BC55FF" w:rsidRDefault="00BC55FF"/>
    <w:p w:rsidR="00D4743B" w:rsidRPr="00D4743B" w:rsidRDefault="00BC55FF" w:rsidP="00D4743B">
      <w:pPr>
        <w:spacing w:after="0"/>
        <w:jc w:val="center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GoBack"/>
      <w:r w:rsidR="00D4743B" w:rsidRPr="00D4743B">
        <w:rPr>
          <w:rFonts w:ascii="Calibri" w:hAnsi="Calibri"/>
          <w:noProof/>
        </w:rPr>
        <w:t>References</w:t>
      </w:r>
    </w:p>
    <w:p w:rsidR="00D4743B" w:rsidRPr="00D4743B" w:rsidRDefault="00D4743B" w:rsidP="00D4743B">
      <w:pPr>
        <w:spacing w:after="0"/>
        <w:jc w:val="center"/>
        <w:rPr>
          <w:rFonts w:ascii="Calibri" w:hAnsi="Calibri"/>
          <w:noProof/>
        </w:rPr>
      </w:pPr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" w:name="_ENREF_1"/>
      <w:r>
        <w:rPr>
          <w:rFonts w:ascii="Calibri" w:hAnsi="Calibri"/>
          <w:noProof/>
        </w:rPr>
        <w:t xml:space="preserve">ALDRIDGE, J. 2007. Picture this: the use of participatory photographic research methods with people with learning disabilities. </w:t>
      </w:r>
      <w:r w:rsidRPr="00D4743B">
        <w:rPr>
          <w:rFonts w:ascii="Calibri" w:hAnsi="Calibri"/>
          <w:i/>
          <w:noProof/>
        </w:rPr>
        <w:t>Disability &amp; Society,</w:t>
      </w:r>
      <w:r>
        <w:rPr>
          <w:rFonts w:ascii="Calibri" w:hAnsi="Calibri"/>
          <w:noProof/>
        </w:rPr>
        <w:t xml:space="preserve"> 22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-17.</w:t>
      </w:r>
      <w:bookmarkEnd w:id="1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>
        <w:rPr>
          <w:rFonts w:ascii="Calibri" w:hAnsi="Calibri"/>
          <w:noProof/>
        </w:rPr>
        <w:t xml:space="preserve">ANTAKI, C., HOUTKOOP-STEENSTRA, H. &amp; RAPLEY, M. 2000. "Brilliant. Next Question. ..": High-Grade Assessment Sequences in the Completion of Interactional Units. </w:t>
      </w:r>
      <w:r w:rsidRPr="00D4743B">
        <w:rPr>
          <w:rFonts w:ascii="Calibri" w:hAnsi="Calibri"/>
          <w:i/>
          <w:noProof/>
        </w:rPr>
        <w:t>Research on Language &amp; Social Interaction,</w:t>
      </w:r>
      <w:r>
        <w:rPr>
          <w:rFonts w:ascii="Calibri" w:hAnsi="Calibri"/>
          <w:noProof/>
        </w:rPr>
        <w:t xml:space="preserve"> 33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235-262.</w:t>
      </w:r>
      <w:bookmarkEnd w:id="2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>
        <w:rPr>
          <w:rFonts w:ascii="Calibri" w:hAnsi="Calibri"/>
          <w:noProof/>
        </w:rPr>
        <w:t xml:space="preserve">ARMSTRONG, L. &amp; MCKECHNIE, K. 2003. Intergenerational communication: fundamental but under-exploited theory for speech and language therapy with older people. </w:t>
      </w:r>
      <w:r w:rsidRPr="00D4743B">
        <w:rPr>
          <w:rFonts w:ascii="Calibri" w:hAnsi="Calibri"/>
          <w:i/>
          <w:noProof/>
        </w:rPr>
        <w:t>International Journal of Language and Communication Disorders,</w:t>
      </w:r>
      <w:r>
        <w:rPr>
          <w:rFonts w:ascii="Calibri" w:hAnsi="Calibri"/>
          <w:noProof/>
        </w:rPr>
        <w:t xml:space="preserve"> 38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3-29.</w:t>
      </w:r>
      <w:bookmarkEnd w:id="3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>
        <w:rPr>
          <w:rFonts w:ascii="Calibri" w:hAnsi="Calibri"/>
          <w:noProof/>
        </w:rPr>
        <w:t xml:space="preserve">BARON-COHEN, S., LESLIE, A. M. &amp; FRITH, U. 1985. Does the autistic child have a 'theory of mind'? </w:t>
      </w:r>
      <w:r w:rsidRPr="00D4743B">
        <w:rPr>
          <w:rFonts w:ascii="Calibri" w:hAnsi="Calibri"/>
          <w:i/>
          <w:noProof/>
        </w:rPr>
        <w:t>Cognition,</w:t>
      </w:r>
      <w:r>
        <w:rPr>
          <w:rFonts w:ascii="Calibri" w:hAnsi="Calibri"/>
          <w:noProof/>
        </w:rPr>
        <w:t xml:space="preserve"> 21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37-46.</w:t>
      </w:r>
      <w:bookmarkEnd w:id="4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>
        <w:rPr>
          <w:rFonts w:ascii="Calibri" w:hAnsi="Calibri"/>
          <w:noProof/>
        </w:rPr>
        <w:t xml:space="preserve">BLACKSTONE, S., WILLIAMS, M. &amp; WILKINS, D. 2007. Key principles underlying research and practice in AAC. </w:t>
      </w:r>
      <w:r w:rsidRPr="00D4743B">
        <w:rPr>
          <w:rFonts w:ascii="Calibri" w:hAnsi="Calibri"/>
          <w:i/>
          <w:noProof/>
        </w:rPr>
        <w:t>Augmentative and Alternative Communication,</w:t>
      </w:r>
      <w:r>
        <w:rPr>
          <w:rFonts w:ascii="Calibri" w:hAnsi="Calibri"/>
          <w:noProof/>
        </w:rPr>
        <w:t xml:space="preserve"> 23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91-203.</w:t>
      </w:r>
      <w:bookmarkEnd w:id="5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>
        <w:rPr>
          <w:rFonts w:ascii="Calibri" w:hAnsi="Calibri"/>
          <w:noProof/>
        </w:rPr>
        <w:t xml:space="preserve">CLIFFORD, J. 2011. The UN Disability Convention and its Impact on European Equality Law. </w:t>
      </w:r>
      <w:r w:rsidRPr="00D4743B">
        <w:rPr>
          <w:rFonts w:ascii="Calibri" w:hAnsi="Calibri"/>
          <w:i/>
          <w:noProof/>
        </w:rPr>
        <w:t>The Equal Rights Review,</w:t>
      </w:r>
      <w:r>
        <w:rPr>
          <w:rFonts w:ascii="Calibri" w:hAnsi="Calibri"/>
          <w:noProof/>
        </w:rPr>
        <w:t xml:space="preserve"> 6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1 - 25.</w:t>
      </w:r>
      <w:bookmarkEnd w:id="6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>
        <w:rPr>
          <w:rFonts w:ascii="Calibri" w:hAnsi="Calibri"/>
          <w:noProof/>
        </w:rPr>
        <w:t xml:space="preserve">DUCHAN, J., MAXWELL, M. &amp; KORVARSKY, D. 1999. Evaluating Competence in the Course of Everyday Interaction. </w:t>
      </w:r>
      <w:r w:rsidRPr="00D4743B">
        <w:rPr>
          <w:rFonts w:ascii="Calibri" w:hAnsi="Calibri"/>
          <w:i/>
          <w:noProof/>
        </w:rPr>
        <w:t>In:</w:t>
      </w:r>
      <w:r>
        <w:rPr>
          <w:rFonts w:ascii="Calibri" w:hAnsi="Calibri"/>
          <w:noProof/>
        </w:rPr>
        <w:t xml:space="preserve"> KOVARSKY, D., DUCHAN, J. &amp; MAXWELL, M. (eds.) </w:t>
      </w:r>
      <w:r w:rsidRPr="00D4743B">
        <w:rPr>
          <w:rFonts w:ascii="Calibri" w:hAnsi="Calibri"/>
          <w:i/>
          <w:noProof/>
        </w:rPr>
        <w:t>Constructing (In)Competence.</w:t>
      </w:r>
      <w:r>
        <w:rPr>
          <w:rFonts w:ascii="Calibri" w:hAnsi="Calibri"/>
          <w:noProof/>
        </w:rPr>
        <w:t xml:space="preserve"> Mahwah, New Jersey: Lawrence Erlbaum Associates.</w:t>
      </w:r>
      <w:bookmarkEnd w:id="7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>
        <w:rPr>
          <w:rFonts w:ascii="Calibri" w:hAnsi="Calibri"/>
          <w:noProof/>
        </w:rPr>
        <w:t xml:space="preserve">EGGINS, S. &amp; SLADE, D. 1997. </w:t>
      </w:r>
      <w:r w:rsidRPr="00D4743B">
        <w:rPr>
          <w:rFonts w:ascii="Calibri" w:hAnsi="Calibri"/>
          <w:i/>
          <w:noProof/>
        </w:rPr>
        <w:t xml:space="preserve">Analysing Casual Conversation, </w:t>
      </w:r>
      <w:r>
        <w:rPr>
          <w:rFonts w:ascii="Calibri" w:hAnsi="Calibri"/>
          <w:noProof/>
        </w:rPr>
        <w:t>Oakville CA, Equinox Publishing Ltd.</w:t>
      </w:r>
      <w:bookmarkEnd w:id="8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>
        <w:rPr>
          <w:rFonts w:ascii="Calibri" w:hAnsi="Calibri"/>
          <w:noProof/>
        </w:rPr>
        <w:t xml:space="preserve">GIAOURI, S., ALEVRIADOU, A. &amp; TSAKIRIDOU, E. 2010. Theory of mind abilities with Down syndrome and non-specific intellectual disabilities: An empirical study with some educational implications. </w:t>
      </w:r>
      <w:r w:rsidRPr="00D4743B">
        <w:rPr>
          <w:rFonts w:ascii="Calibri" w:hAnsi="Calibri"/>
          <w:i/>
          <w:noProof/>
        </w:rPr>
        <w:t>Procedia Social and Behavioural Sciences,</w:t>
      </w:r>
      <w:r>
        <w:rPr>
          <w:rFonts w:ascii="Calibri" w:hAnsi="Calibri"/>
          <w:noProof/>
        </w:rPr>
        <w:t xml:space="preserve"> 2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3883-3887.</w:t>
      </w:r>
      <w:bookmarkEnd w:id="9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>
        <w:rPr>
          <w:rFonts w:ascii="Calibri" w:hAnsi="Calibri"/>
          <w:noProof/>
        </w:rPr>
        <w:t xml:space="preserve">HUMMERT, M. L. &amp; RYAN, E. B. 1996. Towards understanding variations in patronising talk addressed to older adults: psycholinguistic features of care and control. </w:t>
      </w:r>
      <w:r w:rsidRPr="00D4743B">
        <w:rPr>
          <w:rFonts w:ascii="Calibri" w:hAnsi="Calibri"/>
          <w:i/>
          <w:noProof/>
        </w:rPr>
        <w:t>International Journal of Psycholinguistics,</w:t>
      </w:r>
      <w:r>
        <w:rPr>
          <w:rFonts w:ascii="Calibri" w:hAnsi="Calibri"/>
          <w:noProof/>
        </w:rPr>
        <w:t xml:space="preserve"> 12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49-169.</w:t>
      </w:r>
      <w:bookmarkEnd w:id="10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>
        <w:rPr>
          <w:rFonts w:ascii="Calibri" w:hAnsi="Calibri"/>
          <w:noProof/>
        </w:rPr>
        <w:t xml:space="preserve">JONES, F., PRING, T. &amp; GROVE, N. 2002. Developing communication in adults with profound and multiple learning difficulties using objects of reference. </w:t>
      </w:r>
      <w:r w:rsidRPr="00D4743B">
        <w:rPr>
          <w:rFonts w:ascii="Calibri" w:hAnsi="Calibri"/>
          <w:i/>
          <w:noProof/>
        </w:rPr>
        <w:t>International Journal of Language and Communication Disorders,</w:t>
      </w:r>
      <w:r>
        <w:rPr>
          <w:rFonts w:ascii="Calibri" w:hAnsi="Calibri"/>
          <w:noProof/>
        </w:rPr>
        <w:t xml:space="preserve"> 37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73-184.</w:t>
      </w:r>
      <w:bookmarkEnd w:id="11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>
        <w:rPr>
          <w:rFonts w:ascii="Calibri" w:hAnsi="Calibri"/>
          <w:noProof/>
        </w:rPr>
        <w:t xml:space="preserve">MARTIN, J. R. &amp; WHITE, P. R. R. 2005. </w:t>
      </w:r>
      <w:r w:rsidRPr="00D4743B">
        <w:rPr>
          <w:rFonts w:ascii="Calibri" w:hAnsi="Calibri"/>
          <w:i/>
          <w:noProof/>
        </w:rPr>
        <w:t xml:space="preserve">The Language of Evaluation, </w:t>
      </w:r>
      <w:r>
        <w:rPr>
          <w:rFonts w:ascii="Calibri" w:hAnsi="Calibri"/>
          <w:noProof/>
        </w:rPr>
        <w:t>Basingstoke.</w:t>
      </w:r>
      <w:bookmarkEnd w:id="12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>
        <w:rPr>
          <w:rFonts w:ascii="Calibri" w:hAnsi="Calibri"/>
          <w:noProof/>
        </w:rPr>
        <w:t xml:space="preserve">MONDADA, L. 2006. Participants' online analysis and multi-modal practices: projecting the end of the turn and the closing of the sequence. </w:t>
      </w:r>
      <w:r w:rsidRPr="00D4743B">
        <w:rPr>
          <w:rFonts w:ascii="Calibri" w:hAnsi="Calibri"/>
          <w:i/>
          <w:noProof/>
        </w:rPr>
        <w:t>Discourse Studies,</w:t>
      </w:r>
      <w:r>
        <w:rPr>
          <w:rFonts w:ascii="Calibri" w:hAnsi="Calibri"/>
          <w:noProof/>
        </w:rPr>
        <w:t xml:space="preserve"> 8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17-129.</w:t>
      </w:r>
      <w:bookmarkEnd w:id="13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>
        <w:rPr>
          <w:rFonts w:ascii="Calibri" w:hAnsi="Calibri"/>
          <w:noProof/>
        </w:rPr>
        <w:t xml:space="preserve">MURPHY, J. 2006. Perceptions of communication between people with communication disability and general practice staff. </w:t>
      </w:r>
      <w:r w:rsidRPr="00D4743B">
        <w:rPr>
          <w:rFonts w:ascii="Calibri" w:hAnsi="Calibri"/>
          <w:i/>
          <w:noProof/>
        </w:rPr>
        <w:t>Health Expectations,</w:t>
      </w:r>
      <w:r>
        <w:rPr>
          <w:rFonts w:ascii="Calibri" w:hAnsi="Calibri"/>
          <w:noProof/>
        </w:rPr>
        <w:t xml:space="preserve"> 9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49-59.</w:t>
      </w:r>
      <w:bookmarkEnd w:id="14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>
        <w:rPr>
          <w:rFonts w:ascii="Calibri" w:hAnsi="Calibri"/>
          <w:noProof/>
        </w:rPr>
        <w:t xml:space="preserve">OWENS, J. 2006. Accessible information for people with complex communication needs. </w:t>
      </w:r>
      <w:r w:rsidRPr="00D4743B">
        <w:rPr>
          <w:rFonts w:ascii="Calibri" w:hAnsi="Calibri"/>
          <w:i/>
          <w:noProof/>
        </w:rPr>
        <w:t>Augmentative and Alternative Communication,</w:t>
      </w:r>
      <w:r>
        <w:rPr>
          <w:rFonts w:ascii="Calibri" w:hAnsi="Calibri"/>
          <w:noProof/>
        </w:rPr>
        <w:t xml:space="preserve"> 22</w:t>
      </w:r>
      <w:r w:rsidRPr="00D4743B">
        <w:rPr>
          <w:rFonts w:ascii="Calibri" w:hAnsi="Calibri"/>
          <w:b/>
          <w:noProof/>
        </w:rPr>
        <w:t>,</w:t>
      </w:r>
      <w:r>
        <w:rPr>
          <w:rFonts w:ascii="Calibri" w:hAnsi="Calibri"/>
          <w:noProof/>
        </w:rPr>
        <w:t xml:space="preserve"> 196-208.</w:t>
      </w:r>
      <w:bookmarkEnd w:id="15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>
        <w:rPr>
          <w:rFonts w:ascii="Calibri" w:hAnsi="Calibri"/>
          <w:noProof/>
        </w:rPr>
        <w:t>PRIOR, S., BLACK, R., WALLER, A. &amp; KROLL, T. Investigation of Narrative use in the care environment.  Communication Matters, 2011 Leicester.</w:t>
      </w:r>
      <w:bookmarkEnd w:id="16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7"/>
      <w:r>
        <w:rPr>
          <w:rFonts w:ascii="Calibri" w:hAnsi="Calibri"/>
          <w:noProof/>
        </w:rPr>
        <w:t xml:space="preserve">RAPLEY, M. 2004. </w:t>
      </w:r>
      <w:r w:rsidRPr="00D4743B">
        <w:rPr>
          <w:rFonts w:ascii="Calibri" w:hAnsi="Calibri"/>
          <w:i/>
          <w:noProof/>
        </w:rPr>
        <w:t xml:space="preserve">The Social Construction of Intellectual Disability, </w:t>
      </w:r>
      <w:r>
        <w:rPr>
          <w:rFonts w:ascii="Calibri" w:hAnsi="Calibri"/>
          <w:noProof/>
        </w:rPr>
        <w:t>Cambridge, Cambridge University Press.</w:t>
      </w:r>
      <w:bookmarkEnd w:id="17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8"/>
      <w:r>
        <w:rPr>
          <w:rFonts w:ascii="Calibri" w:hAnsi="Calibri"/>
          <w:noProof/>
        </w:rPr>
        <w:lastRenderedPageBreak/>
        <w:t>RUST, T. B., KWONG SEE, S. &amp; SCHWALFENBERG, A. Caregiver's use of Patronising Speech While Interacting with People with Alzheimer Disease.  Psychologie Canadienne, 2010 Winnipeg.</w:t>
      </w:r>
      <w:bookmarkEnd w:id="18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9"/>
      <w:r>
        <w:rPr>
          <w:rFonts w:ascii="Calibri" w:hAnsi="Calibri"/>
          <w:noProof/>
        </w:rPr>
        <w:t>SACKS, H., SCHEGLOFF, E. &amp; JEFFERSON, G. 1974. A Simplest Systematics for the Organisation of Turn Taking for Conversation.</w:t>
      </w:r>
      <w:bookmarkEnd w:id="19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20"/>
      <w:r>
        <w:rPr>
          <w:rFonts w:ascii="Calibri" w:hAnsi="Calibri"/>
          <w:noProof/>
        </w:rPr>
        <w:t xml:space="preserve">THURMAN, S. 2011. </w:t>
      </w:r>
      <w:r w:rsidRPr="00D4743B">
        <w:rPr>
          <w:rFonts w:ascii="Calibri" w:hAnsi="Calibri"/>
          <w:i/>
          <w:noProof/>
        </w:rPr>
        <w:t xml:space="preserve">Communicating Effectively with People with a Learning Disability, </w:t>
      </w:r>
      <w:r>
        <w:rPr>
          <w:rFonts w:ascii="Calibri" w:hAnsi="Calibri"/>
          <w:noProof/>
        </w:rPr>
        <w:t>Kidderminster, BILD.</w:t>
      </w:r>
      <w:bookmarkEnd w:id="20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21"/>
      <w:r>
        <w:rPr>
          <w:rFonts w:ascii="Calibri" w:hAnsi="Calibri"/>
          <w:noProof/>
        </w:rPr>
        <w:t>UNITED NATIONS 2007. Convention on the Rights of Persons with Disabilities.</w:t>
      </w:r>
      <w:bookmarkEnd w:id="21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22"/>
      <w:r>
        <w:rPr>
          <w:rFonts w:ascii="Calibri" w:hAnsi="Calibri"/>
          <w:noProof/>
        </w:rPr>
        <w:t xml:space="preserve">WILKINSON, R. 2011. Changing Interactional Behaviour: Using Conversation Analysis in Intervention Programmes for Aphasic Conversation. </w:t>
      </w:r>
      <w:r w:rsidRPr="00D4743B">
        <w:rPr>
          <w:rFonts w:ascii="Calibri" w:hAnsi="Calibri"/>
          <w:i/>
          <w:noProof/>
        </w:rPr>
        <w:t>In:</w:t>
      </w:r>
      <w:r>
        <w:rPr>
          <w:rFonts w:ascii="Calibri" w:hAnsi="Calibri"/>
          <w:noProof/>
        </w:rPr>
        <w:t xml:space="preserve"> ANTAKI, C. (ed.) </w:t>
      </w:r>
      <w:r w:rsidRPr="00D4743B">
        <w:rPr>
          <w:rFonts w:ascii="Calibri" w:hAnsi="Calibri"/>
          <w:i/>
          <w:noProof/>
        </w:rPr>
        <w:t>Applied Conversation Analysis: Intervention and Change in Institutional Talk.</w:t>
      </w:r>
      <w:r>
        <w:rPr>
          <w:rFonts w:ascii="Calibri" w:hAnsi="Calibri"/>
          <w:noProof/>
        </w:rPr>
        <w:t xml:space="preserve"> Basingstoke: Palgrave Macmillan.</w:t>
      </w:r>
      <w:bookmarkEnd w:id="22"/>
    </w:p>
    <w:p w:rsidR="00D4743B" w:rsidRDefault="00D4743B" w:rsidP="00D4743B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23"/>
      <w:r>
        <w:rPr>
          <w:rFonts w:ascii="Calibri" w:hAnsi="Calibri"/>
          <w:noProof/>
        </w:rPr>
        <w:t xml:space="preserve">WILLIAMS, V. 2011. </w:t>
      </w:r>
      <w:r w:rsidRPr="00D4743B">
        <w:rPr>
          <w:rFonts w:ascii="Calibri" w:hAnsi="Calibri"/>
          <w:i/>
          <w:noProof/>
        </w:rPr>
        <w:t xml:space="preserve">Disability and Discourse: Analysing Inclusive Conversation with People with Intellectual Disabilities, </w:t>
      </w:r>
      <w:r>
        <w:rPr>
          <w:rFonts w:ascii="Calibri" w:hAnsi="Calibri"/>
          <w:noProof/>
        </w:rPr>
        <w:t>Chichester, Wiley-Blackwell.</w:t>
      </w:r>
      <w:bookmarkEnd w:id="23"/>
    </w:p>
    <w:bookmarkEnd w:id="0"/>
    <w:p w:rsidR="00D4743B" w:rsidRDefault="00D4743B" w:rsidP="00D4743B">
      <w:pPr>
        <w:spacing w:after="0" w:line="240" w:lineRule="auto"/>
        <w:rPr>
          <w:rFonts w:ascii="Calibri" w:hAnsi="Calibri"/>
          <w:noProof/>
        </w:rPr>
      </w:pPr>
    </w:p>
    <w:p w:rsidR="00BC55FF" w:rsidRDefault="00BC55FF">
      <w:r>
        <w:fldChar w:fldCharType="end"/>
      </w:r>
    </w:p>
    <w:sectPr w:rsidR="00BC55F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2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s9wsrxs6ssdetet0a8pwdfuwe5t52trpdw9&quot;&gt;Master Feb 13&lt;record-ids&gt;&lt;item&gt;32&lt;/item&gt;&lt;item&gt;110&lt;/item&gt;&lt;item&gt;113&lt;/item&gt;&lt;item&gt;122&lt;/item&gt;&lt;item&gt;207&lt;/item&gt;&lt;item&gt;431&lt;/item&gt;&lt;item&gt;545&lt;/item&gt;&lt;item&gt;619&lt;/item&gt;&lt;item&gt;651&lt;/item&gt;&lt;item&gt;657&lt;/item&gt;&lt;item&gt;848&lt;/item&gt;&lt;item&gt;852&lt;/item&gt;&lt;item&gt;862&lt;/item&gt;&lt;item&gt;913&lt;/item&gt;&lt;item&gt;994&lt;/item&gt;&lt;item&gt;1008&lt;/item&gt;&lt;item&gt;1015&lt;/item&gt;&lt;item&gt;1112&lt;/item&gt;&lt;item&gt;1181&lt;/item&gt;&lt;item&gt;1210&lt;/item&gt;&lt;item&gt;1211&lt;/item&gt;&lt;item&gt;1214&lt;/item&gt;&lt;item&gt;1215&lt;/item&gt;&lt;/record-ids&gt;&lt;/item&gt;&lt;/Libraries&gt;"/>
  </w:docVars>
  <w:rsids>
    <w:rsidRoot w:val="00BC55FF"/>
    <w:rsid w:val="004957AB"/>
    <w:rsid w:val="00BC55FF"/>
    <w:rsid w:val="00D17D06"/>
    <w:rsid w:val="00D474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8C5A59C-4911-413E-BD47-841E71CFB6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C55F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848</Words>
  <Characters>4836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lia</dc:creator>
  <cp:keywords/>
  <dc:description/>
  <cp:lastModifiedBy>Celia</cp:lastModifiedBy>
  <cp:revision>2</cp:revision>
  <dcterms:created xsi:type="dcterms:W3CDTF">2014-07-18T05:18:00Z</dcterms:created>
  <dcterms:modified xsi:type="dcterms:W3CDTF">2014-07-18T05:42:00Z</dcterms:modified>
</cp:coreProperties>
</file>